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47FC" w:rsidRDefault="00AF7F6D">
      <w:r>
        <w:t>Title.</w:t>
      </w:r>
      <w:r w:rsidR="0015440A">
        <w:t xml:space="preserve"> “Variability in gait analysis comes more from the axis definition than movement itself”</w:t>
      </w:r>
    </w:p>
    <w:p w:rsidR="00AF7F6D" w:rsidRDefault="00AF7F6D">
      <w:r w:rsidRPr="00EA371C">
        <w:rPr>
          <w:b/>
        </w:rPr>
        <w:t>Introduction</w:t>
      </w:r>
      <w:r>
        <w:t>.</w:t>
      </w:r>
    </w:p>
    <w:p w:rsidR="002E4F2C" w:rsidRDefault="00AF7F6D" w:rsidP="007E3764">
      <w:pPr>
        <w:jc w:val="both"/>
      </w:pPr>
      <w:r>
        <w:tab/>
      </w:r>
      <w:r w:rsidR="00012A49">
        <w:t xml:space="preserve">In clinical gait analysis, kinematic data relative to joint motion is computed by evaluating the continuous movement of one segment with respect to its adjacent. This motion have been typically expressed using two mathematical methods: the Euler sequence </w:t>
      </w:r>
      <w:r w:rsidR="004E7C91">
        <w:t xml:space="preserve">(ref Chao 1980) </w:t>
      </w:r>
      <w:r w:rsidR="00012A49">
        <w:t>and the attitude vector</w:t>
      </w:r>
      <w:r w:rsidR="007E3764">
        <w:t>/helical axis/screw axis</w:t>
      </w:r>
      <w:r w:rsidR="00012A49">
        <w:t xml:space="preserve"> </w:t>
      </w:r>
      <w:r w:rsidR="00012A49">
        <w:fldChar w:fldCharType="begin" w:fldLock="1"/>
      </w:r>
      <w:r w:rsidR="00007F39">
        <w:instrText>ADDIN CSL_CITATION {"citationItems":[{"id":"ITEM-1","itemData":{"author":[{"dropping-particle":"","family":"Woltring","given":"Herman J","non-dropping-particle":"","parse-names":false,"suffix":""}],"container-title":"Communities","id":"ITEM-1","issue":"40","issued":{"date-parts":[["1991"]]},"page":"1-17","title":"3–D Attitude Representation: a Standardization Proposal *","type":"article-journal","volume":"31"},"uris":["http://www.mendeley.com/documents/?uuid=57f4676f-216f-4931-9f6d-069cd52ed4c9"]}],"mendeley":{"formattedCitation":"(Woltring, 1991)","plainTextFormattedCitation":"(Woltring, 1991)","previouslyFormattedCitation":"(Woltring, 1991)"},"properties":{"noteIndex":0},"schema":"https://github.com/citation-style-language/schema/raw/master/csl-citation.json"}</w:instrText>
      </w:r>
      <w:r w:rsidR="00012A49">
        <w:fldChar w:fldCharType="separate"/>
      </w:r>
      <w:r w:rsidR="00012A49" w:rsidRPr="00012A49">
        <w:rPr>
          <w:noProof/>
        </w:rPr>
        <w:t>(Woltring, 1991)</w:t>
      </w:r>
      <w:r w:rsidR="00012A49">
        <w:fldChar w:fldCharType="end"/>
      </w:r>
      <w:r w:rsidR="00012A49">
        <w:t xml:space="preserve">. </w:t>
      </w:r>
      <w:r w:rsidR="00010015">
        <w:t>The Euler sequence represents the overall join</w:t>
      </w:r>
      <w:r w:rsidR="00827E0B">
        <w:t>t</w:t>
      </w:r>
      <w:r w:rsidR="00010015">
        <w:t xml:space="preserve"> movement through a set of three rotations </w:t>
      </w:r>
      <w:r w:rsidR="00827E0B">
        <w:t>about</w:t>
      </w:r>
      <w:r w:rsidR="00010015">
        <w:t xml:space="preserve"> the sagittal, transversal and coronal plane. Due to its easy interpretability it is the gold standard (recommended by the ISB</w:t>
      </w:r>
      <w:r w:rsidR="00007F39">
        <w:t xml:space="preserve"> </w:t>
      </w:r>
      <w:r w:rsidR="00007F39">
        <w:fldChar w:fldCharType="begin" w:fldLock="1"/>
      </w:r>
      <w:r w:rsidR="001E0F55">
        <w:instrText>ADDIN CSL_CITATION {"citationItems":[{"id":"ITEM-1","itemData":{"author":[{"dropping-particle":"","family":"Wu","given":"Ge","non-dropping-particle":"","parse-names":false,"suffix":""},{"dropping-particle":"","family":"Cavanagh","given":"Peter R","non-dropping-particle":"","parse-names":false,"suffix":""}],"id":"ITEM-1","issue":"10","issued":{"date-parts":[["1995"]]},"page":"1257-1261","title":"ISB RECOMMENDATIONS IN THE REPORTING FOR STANDARDIZATION OF KINEMATIC DATA","type":"article-journal","volume":"28"},"uris":["http://www.mendeley.com/documents/?uuid=449f1e77-b286-4515-88b6-0e3d363dca72"]}],"mendeley":{"formattedCitation":"(Wu &amp; Cavanagh, 1995)","plainTextFormattedCitation":"(Wu &amp; Cavanagh, 1995)","previouslyFormattedCitation":"(Wu &amp; Cavanagh, 1995)"},"properties":{"noteIndex":0},"schema":"https://github.com/citation-style-language/schema/raw/master/csl-citation.json"}</w:instrText>
      </w:r>
      <w:r w:rsidR="00007F39">
        <w:fldChar w:fldCharType="separate"/>
      </w:r>
      <w:r w:rsidR="00007F39" w:rsidRPr="00007F39">
        <w:rPr>
          <w:noProof/>
        </w:rPr>
        <w:t>(Wu &amp; Cavanagh, 1995)</w:t>
      </w:r>
      <w:r w:rsidR="00007F39">
        <w:fldChar w:fldCharType="end"/>
      </w:r>
      <w:r w:rsidR="00010015">
        <w:t>) met</w:t>
      </w:r>
      <w:r w:rsidR="007E3764">
        <w:t>hod to express joint motion in</w:t>
      </w:r>
      <w:r w:rsidR="00010015">
        <w:t xml:space="preserve"> clinical </w:t>
      </w:r>
      <w:r w:rsidR="007E3764">
        <w:t>practise</w:t>
      </w:r>
      <w:r w:rsidR="00010015">
        <w:t xml:space="preserve">. However, </w:t>
      </w:r>
      <w:r w:rsidR="00007F39">
        <w:t xml:space="preserve">the decomposition of the overall movement into three rotations are known to be prone to error propagation </w:t>
      </w:r>
      <w:r w:rsidR="001E0F55">
        <w:fldChar w:fldCharType="begin" w:fldLock="1"/>
      </w:r>
      <w:r w:rsidR="0081056B">
        <w:instrText>ADDIN CSL_CITATION {"citationItems":[{"id":"ITEM-1","itemData":{"DOI":"10.1104/pp.900027.However","author":[{"dropping-particle":"","family":"Ge Wu","given":"","non-dropping-particle":"","parse-names":false,"suffix":""}],"container-title":"Journal of Biomechanics","id":"ITEM-1","issued":{"date-parts":[["2002"]]},"page":"285-286","title":"ISB recommendation on definitions of joint coordinate system of various joints for the reporting of human joint motion - part I: ankle, hip, and spine","type":"article-journal","volume":"28"},"uris":["http://www.mendeley.com/documents/?uuid=31f4069c-a4d6-428d-93b4-6b8fabf53055"]}],"mendeley":{"formattedCitation":"(Ge Wu, 2002)","plainTextFormattedCitation":"(Ge Wu, 2002)","previouslyFormattedCitation":"(Ge Wu, 2002)"},"properties":{"noteIndex":0},"schema":"https://github.com/citation-style-language/schema/raw/master/csl-citation.json"}</w:instrText>
      </w:r>
      <w:r w:rsidR="001E0F55">
        <w:fldChar w:fldCharType="separate"/>
      </w:r>
      <w:r w:rsidR="001E0F55" w:rsidRPr="001E0F55">
        <w:rPr>
          <w:noProof/>
        </w:rPr>
        <w:t>(Ge Wu, 2002)</w:t>
      </w:r>
      <w:r w:rsidR="001E0F55">
        <w:fldChar w:fldCharType="end"/>
      </w:r>
      <w:r w:rsidR="00007F39">
        <w:t xml:space="preserve"> and subject to the effect of cross-talk </w:t>
      </w:r>
      <w:r w:rsidR="00007F39">
        <w:fldChar w:fldCharType="begin" w:fldLock="1"/>
      </w:r>
      <w:r w:rsidR="00007F39">
        <w:instrText>ADDIN CSL_CITATION {"citationItems":[{"id":"ITEM-1","itemData":{"DOI":"10.1016/j.jbiomech.2015.07.044","ISSN":"18732380","abstract":"Foot intrinsic motion originates from the combination of numerous joint motions giving this segment a high adaptive ability. Existing foot kinematic models are mostly focused on analyzing small scale foot bone to bone motions which require both complex experimental methodology and complex interpretative work to assess the global foot functionality. This study proposes a method to assess the total foot deformation by calculating a helical angle from the relative motions of the rearfoot and the forefoot. This method required a limited number of retro-reflective markers placed on the foot and was tested for five different movements (walking, forefoot impact running, heel impact running, 90° cutting, and 180° U-turn) and 12 participants. Overtime intraclass correlation coefficients were calculated to quantify the helical angle pattern repeatability for each movement. Our results indicated that the method was suitable to identify the different motions as different amplitudes of helical angle were observed according to the flexibility required in each movement. Moreover, the results showed that the repeatability could be used to identify the mastering of each motion as this repeatability was high for well mastered movements. Together with existing methods, this new protocol could be applied to fully assess foot function in sport or clinical contexts.","author":[{"dropping-particle":"","family":"Pothrat","given":"Claude","non-dropping-particle":"","parse-names":false,"suffix":""},{"dropping-particle":"","family":"Goislard de Monsabert","given":"Benjamin","non-dropping-particle":"","parse-names":false,"suffix":""},{"dropping-particle":"","family":"Vigouroux","given":"Laurent","non-dropping-particle":"","parse-names":false,"suffix":""},{"dropping-particle":"","family":"Viehweger","given":"Elke","non-dropping-particle":"","parse-names":false,"suffix":""},{"dropping-particle":"","family":"Berton","given":"Eric","non-dropping-particle":"","parse-names":false,"suffix":""},{"dropping-particle":"","family":"Rao","given":"Guillaume","non-dropping-particle":"","parse-names":false,"suffix":""}],"container-title":"Journal of Biomechanics","id":"ITEM-1","issue":"13","issued":{"date-parts":[["2015"]]},"page":"3716-3719","publisher":"Elsevier","title":"Quantifying foot deformation using finite helical angle","type":"article-journal","volume":"48"},"uris":["http://www.mendeley.com/documents/?uuid=0dc4add3-1950-4f14-a77d-a083901f74ff"]}],"mendeley":{"formattedCitation":"(Pothrat et al., 2015)","plainTextFormattedCitation":"(Pothrat et al., 2015)","previouslyFormattedCitation":"(Pothrat et al., 2015)"},"properties":{"noteIndex":0},"schema":"https://github.com/citation-style-language/schema/raw/master/csl-citation.json"}</w:instrText>
      </w:r>
      <w:r w:rsidR="00007F39">
        <w:fldChar w:fldCharType="separate"/>
      </w:r>
      <w:r w:rsidR="00007F39" w:rsidRPr="00007F39">
        <w:rPr>
          <w:noProof/>
        </w:rPr>
        <w:t>(Pothrat et al., 2015)</w:t>
      </w:r>
      <w:r w:rsidR="00007F39">
        <w:fldChar w:fldCharType="end"/>
      </w:r>
      <w:r w:rsidR="001E0F55">
        <w:t>.</w:t>
      </w:r>
      <w:r w:rsidR="0081056B">
        <w:t xml:space="preserve"> Moreover, </w:t>
      </w:r>
      <w:r w:rsidR="004E7C91">
        <w:t>magnitudes of movement represent by the three Euler angles method</w:t>
      </w:r>
      <w:r w:rsidR="0081056B">
        <w:t xml:space="preserve"> are dependent on the sequence of rotations </w:t>
      </w:r>
      <w:r w:rsidR="0081056B">
        <w:fldChar w:fldCharType="begin" w:fldLock="1"/>
      </w:r>
      <w:r w:rsidR="0081056B">
        <w:instrText>ADDIN CSL_CITATION {"citationItems":[{"id":"ITEM-1","itemData":{"DOI":"10.1016/S0021-9290(00)00146-9","ISBN":"0021-9290","ISSN":"00219290","PMID":"11006395","abstract":"When skin-fixed marker trajectories are used to calculate 3D joint kinematics, the measurement errors (i.e. the difference between the trajectories of the external markers and those of the skeleton) influence to some extent the accuracy of the results, depending both on the calculation method and on the axes about which the rotations are expressed. The purpose of this paper is to compare several expressions of joint angular variations. Two kinematic concepts are used to calculate the changes in the orientation of the distal segment versus the proximal one: the first method consists of computing the components of the spatial attitude vector, the second one deals with the determination of elementary rotations about successive axes. For each of these methods, two sets of three axes are tested to express the results: the axes forming the reference frame affixed to the body segment adjacent to the joint (named fixed axes), and a set consisting of a first axis belonging to the proximal segment, a third axis belonging to the distal segment and a second (floating) axis defined as the cross-product between the two other ones (named mobile axes). To compare these four distinct expressions on the knee joint, numerical simulations of perturbed skin marker trajectories are performed, based on experimental data recorded by a Motion Analysis system during a normal gait cycle. A significant difference is pointed out only for the internal-external rotation angle, for which the best expression - from the viewpoint of sensitivity to experimental errors - is obtained using the components of the attitude vector in a segment-embedded reference frame. Copyright (C) 2000 Elsevier Science Ltd.","author":[{"dropping-particle":"","family":"Chéze","given":"Laurence","non-dropping-particle":"","parse-names":false,"suffix":""}],"container-title":"Journal of Biomechanics","id":"ITEM-1","issue":"12","issued":{"date-parts":[["2000"]]},"page":"1695-1699","title":"Comparison of different calculations of three-dimensional joint kinematics from video-based system data","type":"article-journal","volume":"33"},"uris":["http://www.mendeley.com/documents/?uuid=9e8df6cc-58f7-4e11-a6ac-2204815061bf"]}],"mendeley":{"formattedCitation":"(Chéze, 2000)","plainTextFormattedCitation":"(Chéze, 2000)"},"properties":{"noteIndex":0},"schema":"https://github.com/citation-style-language/schema/raw/master/csl-citation.json"}</w:instrText>
      </w:r>
      <w:r w:rsidR="0081056B">
        <w:fldChar w:fldCharType="separate"/>
      </w:r>
      <w:r w:rsidR="0081056B" w:rsidRPr="0081056B">
        <w:rPr>
          <w:noProof/>
        </w:rPr>
        <w:t>(Chéze, 2000)</w:t>
      </w:r>
      <w:r w:rsidR="0081056B">
        <w:fldChar w:fldCharType="end"/>
      </w:r>
      <w:r w:rsidR="0081056B">
        <w:t>.</w:t>
      </w:r>
      <w:r w:rsidR="001E0F55">
        <w:t xml:space="preserve"> On th</w:t>
      </w:r>
      <w:r w:rsidR="005F73FF">
        <w:t xml:space="preserve">e other hand, </w:t>
      </w:r>
      <w:r w:rsidR="00070FAF">
        <w:t>helical axis</w:t>
      </w:r>
      <w:r w:rsidR="005F73FF">
        <w:t xml:space="preserve"> provides </w:t>
      </w:r>
      <w:r w:rsidR="007E3764">
        <w:t>a</w:t>
      </w:r>
      <w:r w:rsidR="005F73FF">
        <w:t xml:space="preserve"> unique description of the motion</w:t>
      </w:r>
      <w:r w:rsidR="0037113A">
        <w:t xml:space="preserve"> as a rotation about combin</w:t>
      </w:r>
      <w:r w:rsidR="00070FAF">
        <w:t>ed with a translation along it.</w:t>
      </w:r>
      <w:r w:rsidR="0037113A">
        <w:t xml:space="preserve"> </w:t>
      </w:r>
      <w:r w:rsidR="00070FAF">
        <w:t xml:space="preserve">Helical axis </w:t>
      </w:r>
      <w:r w:rsidR="005F73FF">
        <w:t>is</w:t>
      </w:r>
      <w:r w:rsidR="007E3764">
        <w:t xml:space="preserve"> less sensitive to error</w:t>
      </w:r>
      <w:r w:rsidR="00070FAF">
        <w:t xml:space="preserve"> but</w:t>
      </w:r>
      <w:r w:rsidR="007E3764">
        <w:t xml:space="preserve"> it has low interpretability in clinical practice</w:t>
      </w:r>
      <w:r w:rsidR="001E0F55">
        <w:t>.</w:t>
      </w:r>
      <w:r w:rsidR="0081056B">
        <w:t xml:space="preserve"> </w:t>
      </w:r>
    </w:p>
    <w:p w:rsidR="002E4F2C" w:rsidRDefault="007E3764" w:rsidP="007E3764">
      <w:pPr>
        <w:jc w:val="both"/>
      </w:pPr>
      <w:r>
        <w:tab/>
        <w:t xml:space="preserve">Current </w:t>
      </w:r>
      <w:r w:rsidR="00B64795">
        <w:t xml:space="preserve">reproducibility in clinical gait analysis is generally accepted among the clinical community. However, </w:t>
      </w:r>
      <w:r w:rsidR="009E7AAA">
        <w:t>some variability due to measurement error and intrinsic fact</w:t>
      </w:r>
      <w:r>
        <w:t>ors of the patient are observed (ref).</w:t>
      </w:r>
      <w:r w:rsidR="009E7AAA">
        <w:t xml:space="preserve"> This variability can impact the interpretation of the results</w:t>
      </w:r>
      <w:r>
        <w:t xml:space="preserve"> (ref)</w:t>
      </w:r>
      <w:r w:rsidR="009E7AAA">
        <w:t xml:space="preserve">. </w:t>
      </w:r>
      <w:r w:rsidR="00070FAF">
        <w:t>Variability arise from three factors: 1) Definition of the axis of the each lower limb segment; 2) movement</w:t>
      </w:r>
      <w:r w:rsidR="00D60909">
        <w:t xml:space="preserve"> pattern</w:t>
      </w:r>
      <w:r w:rsidR="00070FAF">
        <w:t xml:space="preserve"> variation among multiple trials; and 3) Definition of the axis of rotation (Euler angles). </w:t>
      </w:r>
      <w:r>
        <w:t>The uncertainty in placing the markers over the anatomical landmarks and soft tissue artefacts are the main causes of inaccuracy defining the joint centres</w:t>
      </w:r>
      <w:r w:rsidR="00070FAF" w:rsidRPr="00070FAF">
        <w:t xml:space="preserve"> </w:t>
      </w:r>
      <w:r w:rsidR="00070FAF">
        <w:t>and</w:t>
      </w:r>
      <w:r w:rsidR="00070FAF" w:rsidRPr="00070FAF">
        <w:t xml:space="preserve"> </w:t>
      </w:r>
      <w:r w:rsidR="00070FAF">
        <w:t>the axis of the segments</w:t>
      </w:r>
      <w:r>
        <w:t xml:space="preserve">. </w:t>
      </w:r>
      <w:r w:rsidR="00D60909">
        <w:t>Movement pattern variation is</w:t>
      </w:r>
      <w:r>
        <w:t xml:space="preserve"> caused by the capability of the subjects to repeat the same gait patterns (</w:t>
      </w:r>
      <w:r w:rsidR="0078300C">
        <w:t>mo</w:t>
      </w:r>
      <w:r>
        <w:t xml:space="preserve">vement) across trials which is also enhanced by the presence of motor disorders (ref). </w:t>
      </w:r>
    </w:p>
    <w:p w:rsidR="00010015" w:rsidRDefault="009E7AAA" w:rsidP="007E3764">
      <w:pPr>
        <w:jc w:val="both"/>
      </w:pPr>
      <w:r>
        <w:tab/>
        <w:t xml:space="preserve">We hypothesise that the variability in gait analysis is more dependent on the axis definition than the movement </w:t>
      </w:r>
      <w:r w:rsidR="00D60909">
        <w:t>itself</w:t>
      </w:r>
      <w:r>
        <w:t>.</w:t>
      </w:r>
      <w:r w:rsidR="0078300C">
        <w:t xml:space="preserve"> </w:t>
      </w:r>
      <w:r>
        <w:t xml:space="preserve">Thus, the aim of this study is to compare the variability </w:t>
      </w:r>
      <w:r w:rsidR="00F903FE">
        <w:t>of gait</w:t>
      </w:r>
      <w:r>
        <w:t xml:space="preserve"> analysis expressed into </w:t>
      </w:r>
      <w:r w:rsidR="00B45C68">
        <w:t xml:space="preserve">a single </w:t>
      </w:r>
      <w:r>
        <w:t xml:space="preserve">helical axis and </w:t>
      </w:r>
      <w:r w:rsidR="00B45C68">
        <w:t xml:space="preserve">joint motion expressed into a set of three Euler rotations. </w:t>
      </w:r>
    </w:p>
    <w:p w:rsidR="00010015" w:rsidRDefault="00010015"/>
    <w:p w:rsidR="00A40170" w:rsidRPr="00F903FE" w:rsidRDefault="00A40170">
      <w:pPr>
        <w:rPr>
          <w:color w:val="FF0000"/>
        </w:rPr>
      </w:pPr>
      <w:r w:rsidRPr="00F903FE">
        <w:rPr>
          <w:color w:val="FF0000"/>
        </w:rPr>
        <w:tab/>
        <w:t xml:space="preserve">Variability in gait analysis may come from the three axis of rotation (Euler angles), movement and axis definition. </w:t>
      </w:r>
    </w:p>
    <w:p w:rsidR="00AF7F6D" w:rsidRPr="00F903FE" w:rsidRDefault="00AF7F6D">
      <w:pPr>
        <w:rPr>
          <w:color w:val="FF0000"/>
        </w:rPr>
      </w:pPr>
      <w:r w:rsidRPr="00F903FE">
        <w:rPr>
          <w:color w:val="FF0000"/>
        </w:rPr>
        <w:tab/>
        <w:t xml:space="preserve">Literature </w:t>
      </w:r>
    </w:p>
    <w:p w:rsidR="00AF7F6D" w:rsidRPr="00F903FE" w:rsidRDefault="00AF7F6D">
      <w:pPr>
        <w:rPr>
          <w:color w:val="FF0000"/>
        </w:rPr>
      </w:pPr>
      <w:r w:rsidRPr="00F903FE">
        <w:rPr>
          <w:color w:val="FF0000"/>
        </w:rPr>
        <w:tab/>
        <w:t>Objective</w:t>
      </w:r>
      <w:r w:rsidR="00530728" w:rsidRPr="00F903FE">
        <w:rPr>
          <w:color w:val="FF0000"/>
        </w:rPr>
        <w:t>. Thus, the objective of this study is to compare the</w:t>
      </w:r>
      <w:r w:rsidR="00A40170" w:rsidRPr="00F903FE">
        <w:rPr>
          <w:color w:val="FF0000"/>
        </w:rPr>
        <w:t xml:space="preserve"> variability of kinematic data</w:t>
      </w:r>
      <w:r w:rsidR="00010015" w:rsidRPr="00F903FE">
        <w:rPr>
          <w:color w:val="FF0000"/>
        </w:rPr>
        <w:t xml:space="preserve"> expressed as helical axis and E</w:t>
      </w:r>
      <w:r w:rsidR="00A40170" w:rsidRPr="00F903FE">
        <w:rPr>
          <w:color w:val="FF0000"/>
        </w:rPr>
        <w:t>uler angles.</w:t>
      </w:r>
      <w:r w:rsidR="00530728" w:rsidRPr="00F903FE">
        <w:rPr>
          <w:color w:val="FF0000"/>
        </w:rPr>
        <w:t xml:space="preserve"> </w:t>
      </w:r>
    </w:p>
    <w:p w:rsidR="00AF7F6D" w:rsidRDefault="00AF7F6D">
      <w:r w:rsidRPr="00EA371C">
        <w:rPr>
          <w:b/>
        </w:rPr>
        <w:t>Methods</w:t>
      </w:r>
      <w:r>
        <w:t>.</w:t>
      </w:r>
    </w:p>
    <w:p w:rsidR="00AF7F6D" w:rsidRDefault="00AF7F6D">
      <w:r>
        <w:tab/>
        <w:t>Data Collection</w:t>
      </w:r>
    </w:p>
    <w:p w:rsidR="00AF7F6D" w:rsidRDefault="00AF7F6D">
      <w:r>
        <w:tab/>
        <w:t>Testing Procedure</w:t>
      </w:r>
      <w:r w:rsidR="0015440A">
        <w:t xml:space="preserve">. </w:t>
      </w:r>
    </w:p>
    <w:p w:rsidR="00666787" w:rsidRPr="00FA1750" w:rsidRDefault="00666787" w:rsidP="00666787">
      <w:pPr>
        <w:pStyle w:val="Paragraphedeliste"/>
        <w:rPr>
          <w:b/>
        </w:rPr>
      </w:pPr>
      <w:r w:rsidRPr="00FA1750">
        <w:rPr>
          <w:b/>
        </w:rPr>
        <w:t>Evaluation of variability among both methods to describe joint motion</w:t>
      </w:r>
    </w:p>
    <w:p w:rsidR="0081056B" w:rsidRDefault="005F73FF" w:rsidP="00DF4A0D">
      <w:pPr>
        <w:pStyle w:val="Paragraphedeliste"/>
        <w:numPr>
          <w:ilvl w:val="0"/>
          <w:numId w:val="1"/>
        </w:numPr>
      </w:pPr>
      <w:r>
        <w:t xml:space="preserve">The joint kinematics of the data is computed </w:t>
      </w:r>
    </w:p>
    <w:p w:rsidR="00DF4A0D" w:rsidRDefault="00DF4A0D" w:rsidP="00DF4A0D">
      <w:pPr>
        <w:pStyle w:val="Paragraphedeliste"/>
        <w:numPr>
          <w:ilvl w:val="0"/>
          <w:numId w:val="1"/>
        </w:numPr>
      </w:pPr>
      <w:r>
        <w:t>Extract rotation matrix from Euler angles.</w:t>
      </w:r>
    </w:p>
    <w:p w:rsidR="00DF4A0D" w:rsidRDefault="00DF4A0D" w:rsidP="00DF4A0D">
      <w:pPr>
        <w:pStyle w:val="Paragraphedeliste"/>
        <w:numPr>
          <w:ilvl w:val="0"/>
          <w:numId w:val="1"/>
        </w:numPr>
      </w:pPr>
      <w:r>
        <w:t xml:space="preserve">Extract k (attitude vector) and theta (helical angle) </w:t>
      </w:r>
    </w:p>
    <w:p w:rsidR="00DF4A0D" w:rsidRDefault="00DF4A0D" w:rsidP="00DF4A0D">
      <w:pPr>
        <w:pStyle w:val="Paragraphedeliste"/>
        <w:numPr>
          <w:ilvl w:val="0"/>
          <w:numId w:val="1"/>
        </w:numPr>
      </w:pPr>
      <w:r>
        <w:t>Calculate mean of k among all frames.</w:t>
      </w:r>
    </w:p>
    <w:p w:rsidR="00DF4A0D" w:rsidRDefault="00DF4A0D" w:rsidP="00DF4A0D">
      <w:pPr>
        <w:pStyle w:val="Paragraphedeliste"/>
        <w:numPr>
          <w:ilvl w:val="0"/>
          <w:numId w:val="1"/>
        </w:numPr>
      </w:pPr>
      <w:r>
        <w:t>Compute angle between mean k and instant k, (then normed)</w:t>
      </w:r>
      <w:bookmarkStart w:id="0" w:name="_GoBack"/>
      <w:bookmarkEnd w:id="0"/>
    </w:p>
    <w:p w:rsidR="00DF4A0D" w:rsidRDefault="00DF4A0D" w:rsidP="00DF4A0D">
      <w:pPr>
        <w:pStyle w:val="Paragraphedeliste"/>
        <w:numPr>
          <w:ilvl w:val="0"/>
          <w:numId w:val="1"/>
        </w:numPr>
      </w:pPr>
      <w:r>
        <w:lastRenderedPageBreak/>
        <w:t xml:space="preserve">Dot product mean k and </w:t>
      </w:r>
      <w:proofErr w:type="spellStart"/>
      <w:r>
        <w:t>instaneous</w:t>
      </w:r>
      <w:proofErr w:type="spellEnd"/>
      <w:r>
        <w:t xml:space="preserve"> k.</w:t>
      </w:r>
    </w:p>
    <w:p w:rsidR="00DF4A0D" w:rsidRDefault="00DF4A0D" w:rsidP="00DF4A0D">
      <w:pPr>
        <w:pStyle w:val="Paragraphedeliste"/>
        <w:numPr>
          <w:ilvl w:val="0"/>
          <w:numId w:val="1"/>
        </w:numPr>
      </w:pPr>
      <w:r>
        <w:t>Inverse cos = theta (helical angle)</w:t>
      </w:r>
    </w:p>
    <w:p w:rsidR="00DF4A0D" w:rsidRDefault="00DF4A0D" w:rsidP="00DF4A0D">
      <w:pPr>
        <w:pStyle w:val="Paragraphedeliste"/>
        <w:numPr>
          <w:ilvl w:val="0"/>
          <w:numId w:val="1"/>
        </w:numPr>
      </w:pPr>
      <w:r>
        <w:t xml:space="preserve">Project </w:t>
      </w:r>
      <w:proofErr w:type="spellStart"/>
      <w:r>
        <w:t>ktheta</w:t>
      </w:r>
      <w:proofErr w:type="spellEnd"/>
      <w:r>
        <w:t xml:space="preserve"> into 3 Euler sequence</w:t>
      </w:r>
    </w:p>
    <w:p w:rsidR="00DF4A0D" w:rsidRDefault="00DF4A0D" w:rsidP="00DF4A0D">
      <w:pPr>
        <w:pStyle w:val="Paragraphedeliste"/>
        <w:numPr>
          <w:ilvl w:val="0"/>
          <w:numId w:val="1"/>
        </w:numPr>
      </w:pPr>
      <w:r>
        <w:t xml:space="preserve">Calculate variability of Euler angles, projected </w:t>
      </w:r>
      <w:proofErr w:type="spellStart"/>
      <w:r>
        <w:t>ktheta</w:t>
      </w:r>
      <w:proofErr w:type="spellEnd"/>
      <w:r>
        <w:t xml:space="preserve"> into </w:t>
      </w:r>
      <w:proofErr w:type="spellStart"/>
      <w:proofErr w:type="gramStart"/>
      <w:r>
        <w:t>euler</w:t>
      </w:r>
      <w:proofErr w:type="spellEnd"/>
      <w:proofErr w:type="gramEnd"/>
      <w:r>
        <w:t xml:space="preserve"> angles, helical axis and variation of helical axis. (RMSD)</w:t>
      </w:r>
    </w:p>
    <w:p w:rsidR="00666787" w:rsidRPr="00FA1750" w:rsidRDefault="00666787" w:rsidP="00666787">
      <w:pPr>
        <w:ind w:left="720"/>
        <w:rPr>
          <w:b/>
        </w:rPr>
      </w:pPr>
      <w:r w:rsidRPr="00FA1750">
        <w:rPr>
          <w:b/>
        </w:rPr>
        <w:t>Rel</w:t>
      </w:r>
      <w:r w:rsidR="004C4421" w:rsidRPr="00FA1750">
        <w:rPr>
          <w:b/>
        </w:rPr>
        <w:t>a</w:t>
      </w:r>
      <w:r w:rsidRPr="00FA1750">
        <w:rPr>
          <w:b/>
        </w:rPr>
        <w:t xml:space="preserve">tionship between </w:t>
      </w:r>
      <w:r w:rsidR="004C4421" w:rsidRPr="00FA1750">
        <w:rPr>
          <w:b/>
        </w:rPr>
        <w:t>the parameters (theoretical concept) to understand the propagation of uncertainty.</w:t>
      </w:r>
    </w:p>
    <w:p w:rsidR="004576DE" w:rsidRDefault="004576DE"/>
    <w:p w:rsidR="004576DE" w:rsidRDefault="004576DE"/>
    <w:p w:rsidR="00AF7F6D" w:rsidRDefault="00AF7F6D">
      <w:r>
        <w:tab/>
        <w:t>Statistical Analysis</w:t>
      </w:r>
      <w:r w:rsidR="00666787">
        <w:t xml:space="preserve"> </w:t>
      </w:r>
    </w:p>
    <w:p w:rsidR="00AF7F6D" w:rsidRDefault="00AF7F6D">
      <w:r w:rsidRPr="00EA371C">
        <w:rPr>
          <w:b/>
        </w:rPr>
        <w:t>Results</w:t>
      </w:r>
      <w:r>
        <w:t>.</w:t>
      </w:r>
    </w:p>
    <w:tbl>
      <w:tblPr>
        <w:tblStyle w:val="TableauListe7Couleur-Accentuation1"/>
        <w:tblpPr w:leftFromText="180" w:rightFromText="180" w:vertAnchor="text" w:horzAnchor="page" w:tblpX="607" w:tblpY="576"/>
        <w:tblW w:w="10258" w:type="dxa"/>
        <w:tblLayout w:type="fixed"/>
        <w:tblLook w:val="04A0" w:firstRow="1" w:lastRow="0" w:firstColumn="1" w:lastColumn="0" w:noHBand="0" w:noVBand="1"/>
      </w:tblPr>
      <w:tblGrid>
        <w:gridCol w:w="931"/>
        <w:gridCol w:w="1054"/>
        <w:gridCol w:w="1275"/>
        <w:gridCol w:w="859"/>
        <w:gridCol w:w="1274"/>
        <w:gridCol w:w="848"/>
        <w:gridCol w:w="1409"/>
        <w:gridCol w:w="1138"/>
        <w:gridCol w:w="1470"/>
      </w:tblGrid>
      <w:tr w:rsidR="005F73FF" w:rsidTr="001B0B32">
        <w:trPr>
          <w:cnfStyle w:val="100000000000" w:firstRow="1" w:lastRow="0" w:firstColumn="0" w:lastColumn="0" w:oddVBand="0" w:evenVBand="0" w:oddHBand="0" w:evenHBand="0" w:firstRowFirstColumn="0" w:firstRowLastColumn="0" w:lastRowFirstColumn="0" w:lastRowLastColumn="0"/>
          <w:trHeight w:val="627"/>
        </w:trPr>
        <w:tc>
          <w:tcPr>
            <w:cnfStyle w:val="001000000100" w:firstRow="0" w:lastRow="0" w:firstColumn="1" w:lastColumn="0" w:oddVBand="0" w:evenVBand="0" w:oddHBand="0" w:evenHBand="0" w:firstRowFirstColumn="1" w:firstRowLastColumn="0" w:lastRowFirstColumn="0" w:lastRowLastColumn="0"/>
            <w:tcW w:w="10258" w:type="dxa"/>
            <w:gridSpan w:val="9"/>
          </w:tcPr>
          <w:p w:rsidR="005F73FF" w:rsidRPr="00827E0B" w:rsidRDefault="005F73FF" w:rsidP="001B0B32">
            <w:pPr>
              <w:jc w:val="left"/>
              <w:rPr>
                <w:b/>
                <w:bCs/>
                <w:color w:val="auto"/>
              </w:rPr>
            </w:pPr>
            <w:r w:rsidRPr="005307EE">
              <w:rPr>
                <w:b/>
                <w:bCs/>
                <w:color w:val="auto"/>
              </w:rPr>
              <w:t>Inter-Session (</w:t>
            </w:r>
            <w:proofErr w:type="spellStart"/>
            <w:r w:rsidRPr="005307EE">
              <w:rPr>
                <w:b/>
                <w:bCs/>
                <w:color w:val="auto"/>
              </w:rPr>
              <w:t>Geneve</w:t>
            </w:r>
            <w:proofErr w:type="spellEnd"/>
            <w:r w:rsidRPr="005307EE">
              <w:rPr>
                <w:b/>
                <w:bCs/>
                <w:color w:val="auto"/>
              </w:rPr>
              <w:t>)</w:t>
            </w:r>
            <w:r w:rsidR="00827E0B">
              <w:rPr>
                <w:b/>
                <w:bCs/>
                <w:color w:val="auto"/>
              </w:rPr>
              <w:t xml:space="preserve"> – RMSD°</w:t>
            </w:r>
          </w:p>
        </w:tc>
      </w:tr>
      <w:tr w:rsidR="005F73FF" w:rsidTr="001B0B32">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Pr="005307EE" w:rsidRDefault="005F73FF" w:rsidP="001B0B32">
            <w:pPr>
              <w:jc w:val="center"/>
              <w:rPr>
                <w:rFonts w:ascii="Calibri" w:hAnsi="Calibri" w:cs="Calibri"/>
                <w:color w:val="000000"/>
                <w:sz w:val="20"/>
              </w:rPr>
            </w:pPr>
            <w:r w:rsidRPr="005307EE">
              <w:rPr>
                <w:rFonts w:ascii="Calibri" w:hAnsi="Calibri" w:cs="Calibri"/>
                <w:color w:val="000000"/>
                <w:sz w:val="20"/>
              </w:rPr>
              <w:t>Row</w:t>
            </w:r>
          </w:p>
        </w:tc>
        <w:tc>
          <w:tcPr>
            <w:tcW w:w="1054"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Helical Angle</w:t>
            </w:r>
          </w:p>
        </w:tc>
        <w:tc>
          <w:tcPr>
            <w:tcW w:w="1275"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Variation Helical Axis</w:t>
            </w:r>
          </w:p>
        </w:tc>
        <w:tc>
          <w:tcPr>
            <w:tcW w:w="859"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x</w:t>
            </w:r>
          </w:p>
        </w:tc>
        <w:tc>
          <w:tcPr>
            <w:tcW w:w="1274"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x</w:t>
            </w:r>
          </w:p>
        </w:tc>
        <w:tc>
          <w:tcPr>
            <w:tcW w:w="848"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y</w:t>
            </w:r>
          </w:p>
        </w:tc>
        <w:tc>
          <w:tcPr>
            <w:tcW w:w="1409"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y</w:t>
            </w:r>
          </w:p>
        </w:tc>
        <w:tc>
          <w:tcPr>
            <w:tcW w:w="1138"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z</w:t>
            </w:r>
          </w:p>
        </w:tc>
        <w:tc>
          <w:tcPr>
            <w:tcW w:w="1470" w:type="dxa"/>
          </w:tcPr>
          <w:p w:rsidR="005F73FF" w:rsidRPr="005307EE"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z</w:t>
            </w:r>
          </w:p>
        </w:tc>
      </w:tr>
      <w:tr w:rsidR="005F73FF" w:rsidTr="001B0B32">
        <w:trPr>
          <w:trHeight w:val="613"/>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Hip</w:t>
            </w:r>
          </w:p>
        </w:tc>
        <w:tc>
          <w:tcPr>
            <w:tcW w:w="105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9</w:t>
            </w: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72</w:t>
            </w:r>
          </w:p>
        </w:tc>
        <w:tc>
          <w:tcPr>
            <w:tcW w:w="859"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274"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3</w:t>
            </w: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5</w:t>
            </w: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7</w:t>
            </w:r>
          </w:p>
        </w:tc>
        <w:tc>
          <w:tcPr>
            <w:tcW w:w="1138"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470"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8</w:t>
            </w: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Knee</w:t>
            </w:r>
          </w:p>
        </w:tc>
        <w:tc>
          <w:tcPr>
            <w:tcW w:w="105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w:t>
            </w:r>
          </w:p>
        </w:tc>
        <w:tc>
          <w:tcPr>
            <w:tcW w:w="1275"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35</w:t>
            </w:r>
          </w:p>
        </w:tc>
        <w:tc>
          <w:tcPr>
            <w:tcW w:w="859"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6</w:t>
            </w:r>
          </w:p>
        </w:tc>
        <w:tc>
          <w:tcPr>
            <w:tcW w:w="1274"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5</w:t>
            </w:r>
          </w:p>
        </w:tc>
        <w:tc>
          <w:tcPr>
            <w:tcW w:w="84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1</w:t>
            </w:r>
          </w:p>
        </w:tc>
        <w:tc>
          <w:tcPr>
            <w:tcW w:w="140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w:t>
            </w:r>
          </w:p>
        </w:tc>
        <w:tc>
          <w:tcPr>
            <w:tcW w:w="1138"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77</w:t>
            </w:r>
          </w:p>
        </w:tc>
        <w:tc>
          <w:tcPr>
            <w:tcW w:w="1470"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8</w:t>
            </w: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Ankle</w:t>
            </w:r>
          </w:p>
        </w:tc>
        <w:tc>
          <w:tcPr>
            <w:tcW w:w="105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w:t>
            </w: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3</w:t>
            </w:r>
          </w:p>
        </w:tc>
        <w:tc>
          <w:tcPr>
            <w:tcW w:w="859"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5</w:t>
            </w:r>
          </w:p>
        </w:tc>
        <w:tc>
          <w:tcPr>
            <w:tcW w:w="1274"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8</w:t>
            </w: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2</w:t>
            </w: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9</w:t>
            </w:r>
          </w:p>
        </w:tc>
        <w:tc>
          <w:tcPr>
            <w:tcW w:w="1138"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1</w:t>
            </w:r>
          </w:p>
        </w:tc>
        <w:tc>
          <w:tcPr>
            <w:tcW w:w="1470"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8</w:t>
            </w: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rPr>
            </w:pPr>
          </w:p>
        </w:tc>
        <w:tc>
          <w:tcPr>
            <w:tcW w:w="105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75"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85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7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84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40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13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470"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10258" w:type="dxa"/>
            <w:gridSpan w:val="9"/>
            <w:vAlign w:val="center"/>
          </w:tcPr>
          <w:p w:rsidR="005F73FF" w:rsidRPr="00827E0B" w:rsidRDefault="005F73FF" w:rsidP="001B0B32">
            <w:pPr>
              <w:jc w:val="left"/>
              <w:rPr>
                <w:b/>
                <w:bCs/>
                <w:color w:val="auto"/>
              </w:rPr>
            </w:pPr>
            <w:r>
              <w:rPr>
                <w:rFonts w:ascii="Calibri" w:hAnsi="Calibri" w:cs="Calibri"/>
                <w:color w:val="000000"/>
              </w:rPr>
              <w:t>Inter –Session (Montreal)</w:t>
            </w:r>
            <w:r w:rsidR="00827E0B">
              <w:rPr>
                <w:b/>
                <w:bCs/>
                <w:color w:val="auto"/>
              </w:rPr>
              <w:t>– RMSD°</w:t>
            </w: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Hip</w:t>
            </w:r>
          </w:p>
        </w:tc>
        <w:tc>
          <w:tcPr>
            <w:tcW w:w="105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w:t>
            </w:r>
          </w:p>
        </w:tc>
        <w:tc>
          <w:tcPr>
            <w:tcW w:w="1275"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22</w:t>
            </w:r>
          </w:p>
        </w:tc>
        <w:tc>
          <w:tcPr>
            <w:tcW w:w="859"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8</w:t>
            </w:r>
          </w:p>
        </w:tc>
        <w:tc>
          <w:tcPr>
            <w:tcW w:w="1274"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9</w:t>
            </w:r>
          </w:p>
        </w:tc>
        <w:tc>
          <w:tcPr>
            <w:tcW w:w="84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4</w:t>
            </w:r>
          </w:p>
        </w:tc>
        <w:tc>
          <w:tcPr>
            <w:tcW w:w="140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4</w:t>
            </w:r>
          </w:p>
        </w:tc>
        <w:tc>
          <w:tcPr>
            <w:tcW w:w="1138"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9</w:t>
            </w:r>
          </w:p>
        </w:tc>
        <w:tc>
          <w:tcPr>
            <w:tcW w:w="1470"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8</w:t>
            </w: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Knee</w:t>
            </w:r>
          </w:p>
        </w:tc>
        <w:tc>
          <w:tcPr>
            <w:tcW w:w="105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9</w:t>
            </w: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9</w:t>
            </w:r>
          </w:p>
        </w:tc>
        <w:tc>
          <w:tcPr>
            <w:tcW w:w="859"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0</w:t>
            </w:r>
          </w:p>
        </w:tc>
        <w:tc>
          <w:tcPr>
            <w:tcW w:w="1274"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2</w:t>
            </w: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w:t>
            </w: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8</w:t>
            </w:r>
          </w:p>
        </w:tc>
        <w:tc>
          <w:tcPr>
            <w:tcW w:w="1138"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28</w:t>
            </w:r>
          </w:p>
        </w:tc>
        <w:tc>
          <w:tcPr>
            <w:tcW w:w="1470"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33</w:t>
            </w: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Ankle</w:t>
            </w:r>
          </w:p>
        </w:tc>
        <w:tc>
          <w:tcPr>
            <w:tcW w:w="105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4</w:t>
            </w:r>
          </w:p>
        </w:tc>
        <w:tc>
          <w:tcPr>
            <w:tcW w:w="1275"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c>
          <w:tcPr>
            <w:tcW w:w="859"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5</w:t>
            </w:r>
          </w:p>
        </w:tc>
        <w:tc>
          <w:tcPr>
            <w:tcW w:w="1274"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9</w:t>
            </w:r>
          </w:p>
        </w:tc>
        <w:tc>
          <w:tcPr>
            <w:tcW w:w="84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5</w:t>
            </w:r>
          </w:p>
        </w:tc>
        <w:tc>
          <w:tcPr>
            <w:tcW w:w="140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5</w:t>
            </w:r>
          </w:p>
        </w:tc>
        <w:tc>
          <w:tcPr>
            <w:tcW w:w="1138"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7</w:t>
            </w:r>
          </w:p>
        </w:tc>
        <w:tc>
          <w:tcPr>
            <w:tcW w:w="1470"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7</w:t>
            </w: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931" w:type="dxa"/>
            <w:tcBorders>
              <w:right w:val="single" w:sz="4" w:space="0" w:color="auto"/>
            </w:tcBorders>
            <w:vAlign w:val="center"/>
          </w:tcPr>
          <w:p w:rsidR="005F73FF" w:rsidRDefault="005F73FF" w:rsidP="001B0B32">
            <w:pPr>
              <w:jc w:val="center"/>
              <w:rPr>
                <w:rFonts w:ascii="Calibri" w:hAnsi="Calibri" w:cs="Calibri"/>
                <w:color w:val="000000"/>
              </w:rPr>
            </w:pPr>
          </w:p>
        </w:tc>
        <w:tc>
          <w:tcPr>
            <w:tcW w:w="1054" w:type="dxa"/>
            <w:tcBorders>
              <w:left w:val="single" w:sz="4" w:space="0" w:color="auto"/>
            </w:tcBorders>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5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7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13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470"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0258" w:type="dxa"/>
            <w:gridSpan w:val="9"/>
            <w:vAlign w:val="center"/>
          </w:tcPr>
          <w:p w:rsidR="005F73FF" w:rsidRPr="00827E0B" w:rsidRDefault="005F73FF" w:rsidP="001B0B32">
            <w:pPr>
              <w:jc w:val="left"/>
              <w:rPr>
                <w:b/>
                <w:bCs/>
                <w:color w:val="auto"/>
              </w:rPr>
            </w:pPr>
            <w:r>
              <w:rPr>
                <w:rFonts w:ascii="Calibri" w:hAnsi="Calibri" w:cs="Calibri"/>
                <w:color w:val="000000"/>
              </w:rPr>
              <w:t>Intra-Session (</w:t>
            </w:r>
            <w:proofErr w:type="spellStart"/>
            <w:r>
              <w:rPr>
                <w:rFonts w:ascii="Calibri" w:hAnsi="Calibri" w:cs="Calibri"/>
                <w:color w:val="000000"/>
              </w:rPr>
              <w:t>Geneve</w:t>
            </w:r>
            <w:proofErr w:type="spellEnd"/>
            <w:r>
              <w:rPr>
                <w:rFonts w:ascii="Calibri" w:hAnsi="Calibri" w:cs="Calibri"/>
                <w:color w:val="000000"/>
              </w:rPr>
              <w:t>)</w:t>
            </w:r>
            <w:r w:rsidR="00827E0B">
              <w:rPr>
                <w:b/>
                <w:bCs/>
                <w:color w:val="auto"/>
              </w:rPr>
              <w:t>– RMSD°</w:t>
            </w: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Hip</w:t>
            </w:r>
          </w:p>
        </w:tc>
        <w:tc>
          <w:tcPr>
            <w:tcW w:w="105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w:t>
            </w: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59"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9</w:t>
            </w:r>
          </w:p>
        </w:tc>
        <w:tc>
          <w:tcPr>
            <w:tcW w:w="1274"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4</w:t>
            </w: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9</w:t>
            </w:r>
          </w:p>
        </w:tc>
        <w:tc>
          <w:tcPr>
            <w:tcW w:w="1138"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w:t>
            </w:r>
          </w:p>
        </w:tc>
        <w:tc>
          <w:tcPr>
            <w:tcW w:w="1470"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w:t>
            </w:r>
          </w:p>
        </w:tc>
      </w:tr>
      <w:tr w:rsidR="005F73FF" w:rsidTr="001B0B3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Knee</w:t>
            </w:r>
          </w:p>
        </w:tc>
        <w:tc>
          <w:tcPr>
            <w:tcW w:w="1054"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9</w:t>
            </w:r>
          </w:p>
        </w:tc>
        <w:tc>
          <w:tcPr>
            <w:tcW w:w="1275"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59"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6</w:t>
            </w:r>
          </w:p>
        </w:tc>
        <w:tc>
          <w:tcPr>
            <w:tcW w:w="1274"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4</w:t>
            </w:r>
          </w:p>
        </w:tc>
        <w:tc>
          <w:tcPr>
            <w:tcW w:w="848"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9</w:t>
            </w:r>
          </w:p>
        </w:tc>
        <w:tc>
          <w:tcPr>
            <w:tcW w:w="1409" w:type="dxa"/>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5</w:t>
            </w:r>
          </w:p>
        </w:tc>
        <w:tc>
          <w:tcPr>
            <w:tcW w:w="1138"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8</w:t>
            </w:r>
          </w:p>
        </w:tc>
        <w:tc>
          <w:tcPr>
            <w:tcW w:w="1470" w:type="dxa"/>
            <w:shd w:val="clear" w:color="auto" w:fill="E7E6E6" w:themeFill="background2"/>
            <w:vAlign w:val="center"/>
          </w:tcPr>
          <w:p w:rsidR="005F73FF" w:rsidRDefault="005F73FF" w:rsidP="001B0B3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F73FF" w:rsidTr="001B0B32">
        <w:trPr>
          <w:trHeight w:val="627"/>
        </w:trPr>
        <w:tc>
          <w:tcPr>
            <w:cnfStyle w:val="001000000000" w:firstRow="0" w:lastRow="0" w:firstColumn="1" w:lastColumn="0" w:oddVBand="0" w:evenVBand="0" w:oddHBand="0" w:evenHBand="0" w:firstRowFirstColumn="0" w:firstRowLastColumn="0" w:lastRowFirstColumn="0" w:lastRowLastColumn="0"/>
            <w:tcW w:w="931" w:type="dxa"/>
            <w:vAlign w:val="center"/>
          </w:tcPr>
          <w:p w:rsidR="005F73FF" w:rsidRDefault="005F73FF" w:rsidP="001B0B32">
            <w:pPr>
              <w:jc w:val="center"/>
              <w:rPr>
                <w:rFonts w:ascii="Calibri" w:hAnsi="Calibri" w:cs="Calibri"/>
                <w:color w:val="000000"/>
                <w:sz w:val="22"/>
              </w:rPr>
            </w:pPr>
            <w:r>
              <w:rPr>
                <w:rFonts w:ascii="Calibri" w:hAnsi="Calibri" w:cs="Calibri"/>
                <w:color w:val="000000"/>
                <w:sz w:val="22"/>
              </w:rPr>
              <w:t>Ankle</w:t>
            </w:r>
          </w:p>
        </w:tc>
        <w:tc>
          <w:tcPr>
            <w:tcW w:w="1054"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w:t>
            </w:r>
          </w:p>
        </w:tc>
        <w:tc>
          <w:tcPr>
            <w:tcW w:w="1275"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6</w:t>
            </w:r>
          </w:p>
        </w:tc>
        <w:tc>
          <w:tcPr>
            <w:tcW w:w="859"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2</w:t>
            </w:r>
          </w:p>
        </w:tc>
        <w:tc>
          <w:tcPr>
            <w:tcW w:w="1274"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w:t>
            </w:r>
          </w:p>
        </w:tc>
        <w:tc>
          <w:tcPr>
            <w:tcW w:w="848"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409" w:type="dxa"/>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138"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w:t>
            </w:r>
          </w:p>
        </w:tc>
        <w:tc>
          <w:tcPr>
            <w:tcW w:w="1470" w:type="dxa"/>
            <w:shd w:val="clear" w:color="auto" w:fill="E7E6E6" w:themeFill="background2"/>
            <w:vAlign w:val="center"/>
          </w:tcPr>
          <w:p w:rsidR="005F73FF" w:rsidRDefault="005F73FF" w:rsidP="001B0B3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w:t>
            </w:r>
          </w:p>
        </w:tc>
      </w:tr>
    </w:tbl>
    <w:p w:rsidR="005F73FF" w:rsidRDefault="005F73FF"/>
    <w:p w:rsidR="00D60909" w:rsidRDefault="00D60909">
      <w:pPr>
        <w:rPr>
          <w:b/>
        </w:rPr>
      </w:pPr>
    </w:p>
    <w:p w:rsidR="00D60909" w:rsidRDefault="00D60909">
      <w:r>
        <w:t xml:space="preserve">Result 1. </w:t>
      </w:r>
      <w:r w:rsidR="004655D2">
        <w:t>Variability helical angle &lt; Euler angles (for most of the joint angles)</w:t>
      </w:r>
    </w:p>
    <w:p w:rsidR="004655D2" w:rsidRDefault="004655D2">
      <w:r>
        <w:t xml:space="preserve">Result 2. Variability of Euler angles and projected </w:t>
      </w:r>
      <w:proofErr w:type="spellStart"/>
      <w:r>
        <w:t>ktheta</w:t>
      </w:r>
      <w:proofErr w:type="spellEnd"/>
      <w:r>
        <w:t xml:space="preserve"> very similar.</w:t>
      </w:r>
    </w:p>
    <w:p w:rsidR="004655D2" w:rsidRDefault="004655D2">
      <w:r>
        <w:t>Result 3. Variability between session &gt; within session.</w:t>
      </w:r>
    </w:p>
    <w:p w:rsidR="004655D2" w:rsidRDefault="004655D2">
      <w:r>
        <w:t xml:space="preserve">Result 4. Variation Helical </w:t>
      </w:r>
      <w:proofErr w:type="gramStart"/>
      <w:r>
        <w:t>axis ??</w:t>
      </w:r>
      <w:proofErr w:type="gramEnd"/>
    </w:p>
    <w:p w:rsidR="004655D2" w:rsidRPr="004655D2" w:rsidRDefault="004655D2">
      <w:pPr>
        <w:rPr>
          <w:color w:val="FF0000"/>
        </w:rPr>
      </w:pPr>
      <w:r w:rsidRPr="004655D2">
        <w:rPr>
          <w:color w:val="FF0000"/>
        </w:rPr>
        <w:t xml:space="preserve">Result 5. Better reproducibility Montreal data for </w:t>
      </w:r>
      <w:proofErr w:type="spellStart"/>
      <w:r w:rsidRPr="004655D2">
        <w:rPr>
          <w:color w:val="FF0000"/>
        </w:rPr>
        <w:t>ext</w:t>
      </w:r>
      <w:proofErr w:type="spellEnd"/>
      <w:r w:rsidRPr="004655D2">
        <w:rPr>
          <w:color w:val="FF0000"/>
        </w:rPr>
        <w:t>/flex and add/</w:t>
      </w:r>
      <w:proofErr w:type="spellStart"/>
      <w:r w:rsidRPr="004655D2">
        <w:rPr>
          <w:color w:val="FF0000"/>
        </w:rPr>
        <w:t>abd</w:t>
      </w:r>
      <w:proofErr w:type="spellEnd"/>
      <w:r w:rsidRPr="004655D2">
        <w:rPr>
          <w:color w:val="FF0000"/>
        </w:rPr>
        <w:t xml:space="preserve"> but better in Geneva data for rotation.  </w:t>
      </w:r>
    </w:p>
    <w:p w:rsidR="00D60909" w:rsidRDefault="00D60909">
      <w:pPr>
        <w:rPr>
          <w:b/>
        </w:rPr>
      </w:pPr>
    </w:p>
    <w:p w:rsidR="00AF7F6D" w:rsidRDefault="00AF7F6D">
      <w:r w:rsidRPr="00EA371C">
        <w:rPr>
          <w:b/>
        </w:rPr>
        <w:t>Discussion</w:t>
      </w:r>
      <w:r>
        <w:t>.</w:t>
      </w:r>
    </w:p>
    <w:p w:rsidR="0078300C" w:rsidRDefault="0078300C">
      <w:r>
        <w:t>Evaluating how the variability propagates is important to understand why some of the angles are, for instance, more uncertain than others.</w:t>
      </w:r>
    </w:p>
    <w:p w:rsidR="00666787" w:rsidRDefault="00666787"/>
    <w:p w:rsidR="00AF7F6D" w:rsidRDefault="00AF7F6D">
      <w:r w:rsidRPr="00EA371C">
        <w:rPr>
          <w:b/>
        </w:rPr>
        <w:t>Conclusion</w:t>
      </w:r>
      <w:r>
        <w:t xml:space="preserve">. </w:t>
      </w:r>
    </w:p>
    <w:p w:rsidR="00AF7F6D" w:rsidRDefault="00AF7F6D"/>
    <w:sectPr w:rsidR="00AF7F6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A2E7A"/>
    <w:multiLevelType w:val="hybridMultilevel"/>
    <w:tmpl w:val="926E2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3F0FAD"/>
    <w:multiLevelType w:val="hybridMultilevel"/>
    <w:tmpl w:val="5680FBD4"/>
    <w:lvl w:ilvl="0" w:tplc="3E9EA7D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F6D"/>
    <w:rsid w:val="00007F39"/>
    <w:rsid w:val="00010015"/>
    <w:rsid w:val="00012A49"/>
    <w:rsid w:val="000533CE"/>
    <w:rsid w:val="00070FAF"/>
    <w:rsid w:val="0015440A"/>
    <w:rsid w:val="001E0F55"/>
    <w:rsid w:val="002047FC"/>
    <w:rsid w:val="002E0AD2"/>
    <w:rsid w:val="002E4F2C"/>
    <w:rsid w:val="0037113A"/>
    <w:rsid w:val="004576DE"/>
    <w:rsid w:val="004655D2"/>
    <w:rsid w:val="004C4421"/>
    <w:rsid w:val="004E7C91"/>
    <w:rsid w:val="00530728"/>
    <w:rsid w:val="005F73FF"/>
    <w:rsid w:val="00666787"/>
    <w:rsid w:val="006D5AFB"/>
    <w:rsid w:val="0078300C"/>
    <w:rsid w:val="007E3764"/>
    <w:rsid w:val="0081056B"/>
    <w:rsid w:val="00827E0B"/>
    <w:rsid w:val="009E7AAA"/>
    <w:rsid w:val="00A40170"/>
    <w:rsid w:val="00AF7F6D"/>
    <w:rsid w:val="00B45C68"/>
    <w:rsid w:val="00B64795"/>
    <w:rsid w:val="00D60909"/>
    <w:rsid w:val="00DF4A0D"/>
    <w:rsid w:val="00EA371C"/>
    <w:rsid w:val="00F903FE"/>
    <w:rsid w:val="00FA17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9B04DD-A3F2-48E2-A75C-1856C78F2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Liste7Couleur-Accentuation1">
    <w:name w:val="List Table 7 Colorful Accent 1"/>
    <w:basedOn w:val="TableauNormal"/>
    <w:uiPriority w:val="52"/>
    <w:rsid w:val="005F73FF"/>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aragraphedeliste">
    <w:name w:val="List Paragraph"/>
    <w:basedOn w:val="Normal"/>
    <w:uiPriority w:val="34"/>
    <w:qFormat/>
    <w:rsid w:val="00DF4A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B33EEA7-3D89-4720-A0DC-DDCBAFA4D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3</Pages>
  <Words>1891</Words>
  <Characters>10779</Characters>
  <Application>Microsoft Office Word</Application>
  <DocSecurity>0</DocSecurity>
  <Lines>89</Lines>
  <Paragraphs>25</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12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OSO FONSECA Mickaël</dc:creator>
  <cp:keywords/>
  <dc:description/>
  <cp:lastModifiedBy>CARDOSO FONSECA Mickaël</cp:lastModifiedBy>
  <cp:revision>5</cp:revision>
  <dcterms:created xsi:type="dcterms:W3CDTF">2019-12-03T08:11:00Z</dcterms:created>
  <dcterms:modified xsi:type="dcterms:W3CDTF">2020-01-2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7abc32-501b-3d8a-86fa-47523b489892</vt:lpwstr>
  </property>
  <property fmtid="{D5CDD505-2E9C-101B-9397-08002B2CF9AE}" pid="24" name="Mendeley Citation Style_1">
    <vt:lpwstr>http://www.zotero.org/styles/apa</vt:lpwstr>
  </property>
</Properties>
</file>